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38D01006"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w:t>
      </w:r>
      <w:ins w:id="0" w:author="Innocence Harvey" w:date="2015-06-22T15:07:00Z">
        <w:r w:rsidR="00F35DD3">
          <w:t>12</w:t>
        </w:r>
      </w:ins>
      <w:del w:id="1" w:author="Innocence Harvey" w:date="2015-06-22T15:07:00Z">
        <w:r w:rsidDel="00F35DD3">
          <w:delText>11</w:delText>
        </w:r>
      </w:del>
      <w:r>
        <w:t xml:space="preserve">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733E466D" w:rsidR="006A1AA1" w:rsidRPr="006A1AA1" w:rsidRDefault="00270A3F" w:rsidP="006A1AA1">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orrections based on the number of genes tested for each tissue</w:t>
      </w:r>
      <w:r w:rsidR="00167765">
        <w:rPr>
          <w:iCs/>
        </w:rPr>
        <w:t xml:space="preserve"> ac</w:t>
      </w:r>
      <w:r w:rsidR="000936EA">
        <w:rPr>
          <w:iCs/>
        </w:rPr>
        <w:t>ross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3F1E809B"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 xml:space="preserve">after </w:t>
      </w:r>
      <w:del w:id="2" w:author="Innocence Harvey" w:date="2015-06-22T15:07:00Z">
        <w:r w:rsidR="00C27D9A" w:rsidDel="00F35DD3">
          <w:delText xml:space="preserve">11 </w:delText>
        </w:r>
      </w:del>
      <w:ins w:id="3" w:author="Innocence Harvey" w:date="2015-06-22T15:07:00Z">
        <w:r w:rsidR="00F35DD3">
          <w:t>12</w:t>
        </w:r>
        <w:r w:rsidR="00F35DD3">
          <w:t xml:space="preserve"> </w:t>
        </w:r>
      </w:ins>
      <w:r w:rsidR="00C27D9A">
        <w:t>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bookmarkStart w:id="4" w:name="_GoBack"/>
      <w:bookmarkEnd w:id="4"/>
      <w:r w:rsidR="00ED270F">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79796B5C"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FF1F68">
        <w:t>, data not shown</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583D7D">
        <w:t xml:space="preserve">), </w:t>
      </w:r>
      <w:proofErr w:type="gramStart"/>
      <w:r w:rsidR="001E43B2">
        <w:t xml:space="preserve">7-dehydrocholesterol </w:t>
      </w:r>
      <w:proofErr w:type="spellStart"/>
      <w:r w:rsidR="001E43B2">
        <w:t>reductase</w:t>
      </w:r>
      <w:proofErr w:type="spellEnd"/>
      <w:r w:rsidR="001E43B2">
        <w:t xml:space="preserve"> (</w:t>
      </w:r>
      <w:r w:rsidR="001E43B2" w:rsidRPr="00091F82">
        <w:rPr>
          <w:i/>
        </w:rPr>
        <w:t>DHCR7</w:t>
      </w:r>
      <w:r w:rsidR="001E43B2">
        <w:t>)</w:t>
      </w:r>
      <w:proofErr w:type="gramEnd"/>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1D9576F2"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xml:space="preserve">.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6D0C6688"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96% increase, q=0.03)</w:t>
      </w:r>
      <w:r w:rsidR="001D595C">
        <w:t xml:space="preserve">, </w:t>
      </w:r>
      <w:r w:rsidR="008C1031">
        <w:rPr>
          <w:i/>
        </w:rPr>
        <w:t>OXCT1</w:t>
      </w:r>
      <w:r w:rsidR="001D595C">
        <w:t xml:space="preserve"> </w:t>
      </w:r>
      <w:r w:rsidR="00C441EB">
        <w:t>(</w:t>
      </w:r>
      <w:r w:rsidR="008C1031">
        <w:t>40% increase, q=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w:t>
      </w:r>
      <w:proofErr w:type="spellStart"/>
      <w:r w:rsidR="001D595C">
        <w:t>upregulated</w:t>
      </w:r>
      <w:proofErr w:type="spellEnd"/>
      <w:r w:rsidR="001D595C">
        <w:t xml:space="preserve">.  </w:t>
      </w:r>
      <w:r>
        <w:t xml:space="preserve">Together these data </w:t>
      </w:r>
      <w:r>
        <w:lastRenderedPageBreak/>
        <w:t xml:space="preserve">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63B8792A"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w:t>
      </w:r>
      <w:r>
        <w:lastRenderedPageBreak/>
        <w:t>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14B3CC37"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w:t>
      </w:r>
      <w:ins w:id="5" w:author="Innocence Harvey" w:date="2015-06-22T14:45:00Z">
        <w:r w:rsidR="00D7101A">
          <w:t>e</w:t>
        </w:r>
      </w:ins>
      <w:r w:rsidR="00D84C77">
        <w:t>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w:t>
      </w:r>
      <w:ins w:id="6" w:author="Innocence Harvey" w:date="2015-06-22T14:47:00Z">
        <w:r w:rsidR="00D7101A">
          <w:t>e</w:t>
        </w:r>
      </w:ins>
      <w:r w:rsidR="00827E06" w:rsidRPr="00F4118B">
        <w:t xml:space="preserve">as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65CBB6F4"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prote</w:t>
      </w:r>
      <w:ins w:id="7" w:author="Innocence Harvey" w:date="2015-06-22T14:49:00Z">
        <w:r w:rsidR="00D7101A">
          <w:t>a</w:t>
        </w:r>
      </w:ins>
      <w:del w:id="8" w:author="Innocence Harvey" w:date="2015-06-22T14:49:00Z">
        <w:r w:rsidR="00730E37" w:rsidDel="00D7101A">
          <w:delText>o</w:delText>
        </w:r>
      </w:del>
      <w:r w:rsidR="00730E37">
        <w:t xml:space="preserve">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255F2173" w:rsidR="0001045F" w:rsidRPr="00BB540E" w:rsidRDefault="00D23E9E" w:rsidP="0015200A">
      <w:pPr>
        <w:spacing w:line="480" w:lineRule="auto"/>
      </w:pPr>
      <w:r w:rsidRPr="00F4118B">
        <w:rPr>
          <w:rFonts w:eastAsia="Times New Roman" w:cs="Times New Roman"/>
          <w:shd w:val="clear" w:color="auto" w:fill="FFFFFF"/>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w:t>
      </w:r>
      <w:ins w:id="9" w:author="Innocence Harvey" w:date="2015-06-22T14:54:00Z">
        <w:r w:rsidR="00181132">
          <w:rPr>
            <w:rFonts w:eastAsia="Times New Roman" w:cs="Times New Roman"/>
            <w:shd w:val="clear" w:color="auto" w:fill="FFFFFF"/>
          </w:rPr>
          <w:t>s</w:t>
        </w:r>
      </w:ins>
      <w:r w:rsidRPr="00F4118B">
        <w:rPr>
          <w:rFonts w:eastAsia="Times New Roman" w:cs="Times New Roman"/>
          <w:shd w:val="clear" w:color="auto" w:fill="FFFFFF"/>
        </w:rPr>
        <w:t xml:space="preserve">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w:t>
      </w:r>
      <w:proofErr w:type="spellStart"/>
      <w:r w:rsidR="00BA0D4B">
        <w:t>epididymal</w:t>
      </w:r>
      <w:proofErr w:type="spellEnd"/>
      <w:r w:rsidR="00BA0D4B">
        <w:t xml:space="preserve">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7101A" w:rsidRDefault="00D7101A" w:rsidP="002025A3">
      <w:r>
        <w:separator/>
      </w:r>
    </w:p>
  </w:endnote>
  <w:endnote w:type="continuationSeparator" w:id="0">
    <w:p w14:paraId="4862A113" w14:textId="77777777" w:rsidR="00D7101A" w:rsidRDefault="00D7101A" w:rsidP="002025A3">
      <w:r>
        <w:continuationSeparator/>
      </w:r>
    </w:p>
  </w:endnote>
  <w:endnote w:type="continuationNotice" w:id="1">
    <w:p w14:paraId="0803EFCE" w14:textId="77777777" w:rsidR="00D7101A" w:rsidRDefault="00D710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D7101A" w:rsidRDefault="00D7101A"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D7101A" w:rsidRDefault="00D710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D7101A" w:rsidRDefault="00D7101A"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5DD3">
      <w:rPr>
        <w:rStyle w:val="PageNumber"/>
        <w:noProof/>
      </w:rPr>
      <w:t>13</w:t>
    </w:r>
    <w:r>
      <w:rPr>
        <w:rStyle w:val="PageNumber"/>
      </w:rPr>
      <w:fldChar w:fldCharType="end"/>
    </w:r>
  </w:p>
  <w:p w14:paraId="498801B7" w14:textId="77777777" w:rsidR="00D7101A" w:rsidRDefault="00D710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7101A" w:rsidRDefault="00D7101A" w:rsidP="002025A3">
      <w:r>
        <w:separator/>
      </w:r>
    </w:p>
  </w:footnote>
  <w:footnote w:type="continuationSeparator" w:id="0">
    <w:p w14:paraId="26E7F533" w14:textId="77777777" w:rsidR="00D7101A" w:rsidRDefault="00D7101A" w:rsidP="002025A3">
      <w:r>
        <w:continuationSeparator/>
      </w:r>
    </w:p>
  </w:footnote>
  <w:footnote w:type="continuationNotice" w:id="1">
    <w:p w14:paraId="12BCD0C6" w14:textId="77777777" w:rsidR="00D7101A" w:rsidRDefault="00D7101A"/>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67765"/>
    <w:rsid w:val="00177EF6"/>
    <w:rsid w:val="00181132"/>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0D78"/>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01A"/>
    <w:rsid w:val="00D716D6"/>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5DD3"/>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DB11C-8024-6149-B9DA-807241D00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33</Pages>
  <Words>28094</Words>
  <Characters>160141</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85</cp:revision>
  <cp:lastPrinted>2015-02-27T17:07:00Z</cp:lastPrinted>
  <dcterms:created xsi:type="dcterms:W3CDTF">2015-02-28T22:47:00Z</dcterms:created>
  <dcterms:modified xsi:type="dcterms:W3CDTF">2015-06-2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